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 xml:space="preserve">Table </w:t>
      </w:r>
      <w:proofErr w:type="spellStart"/>
      <w:r w:rsidRPr="007D0709">
        <w:rPr>
          <w:highlight w:val="yellow"/>
        </w:rPr>
        <w:t>Sx</w:t>
      </w:r>
      <w:proofErr w:type="spellEnd"/>
      <w:r>
        <w:t xml:space="preserve">). The most valuable crop in terms of commodity price during the study period was rubber, with a mean market price of $1743/ton, followed by rice ($348/ton) and sugar ($282/ton, </w:t>
      </w:r>
      <w:r w:rsidRPr="007D0709">
        <w:rPr>
          <w:highlight w:val="yellow"/>
        </w:rPr>
        <w:t xml:space="preserve">Table </w:t>
      </w:r>
      <w:proofErr w:type="spellStart"/>
      <w:r w:rsidRPr="007D0709">
        <w:rPr>
          <w:highlight w:val="yellow"/>
        </w:rPr>
        <w:t>Sx</w:t>
      </w:r>
      <w:proofErr w:type="spellEnd"/>
      <w:r>
        <w:t xml:space="preserve">). The most valuable crop in terms of producer (farmgate) prices was sugar with a mean price over the study period of $2115/ton, followed by rubber ($317/ton) and corn ($197/ton, </w:t>
      </w:r>
      <w:r w:rsidRPr="007D0709">
        <w:rPr>
          <w:highlight w:val="yellow"/>
        </w:rPr>
        <w:t xml:space="preserve">Table </w:t>
      </w:r>
      <w:proofErr w:type="spellStart"/>
      <w:r w:rsidRPr="007D0709">
        <w:rPr>
          <w:highlight w:val="yellow"/>
        </w:rPr>
        <w:t>Sx</w:t>
      </w:r>
      <w:proofErr w:type="spellEnd"/>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w:t>
      </w:r>
      <w:proofErr w:type="gramStart"/>
      <w:r w:rsidR="0076544F">
        <w:t>in a given year</w:t>
      </w:r>
      <w:proofErr w:type="gramEnd"/>
      <w:r w:rsidR="0076544F">
        <w:t xml:space="preserve">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rsidR="0076544F">
        <w:t>in a given year</w:t>
      </w:r>
      <w:proofErr w:type="gramEnd"/>
      <w:r w:rsidR="0076544F">
        <w:t xml:space="preserve">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w:t>
      </w:r>
      <w:proofErr w:type="gramStart"/>
      <w:r w:rsidR="00274974">
        <w:t>in a given year</w:t>
      </w:r>
      <w:proofErr w:type="gramEnd"/>
      <w:r w:rsidR="00274974">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71AAAD23"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3BC10D94"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 xml:space="preserve">Table </w:t>
      </w:r>
      <w:proofErr w:type="spellStart"/>
      <w:r w:rsidR="001F5A52" w:rsidRPr="001F5A52">
        <w:rPr>
          <w:highlight w:val="yellow"/>
        </w:rPr>
        <w:t>Sx</w:t>
      </w:r>
      <w:proofErr w:type="spellEnd"/>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 xml:space="preserve">Table </w:t>
      </w:r>
      <w:proofErr w:type="spellStart"/>
      <w:r w:rsidR="001F5A52" w:rsidRPr="001F5A52">
        <w:rPr>
          <w:highlight w:val="yellow"/>
        </w:rPr>
        <w:t>Sx</w:t>
      </w:r>
      <w:proofErr w:type="spellEnd"/>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w:t>
      </w:r>
      <w:proofErr w:type="gramStart"/>
      <w:r w:rsidR="00636B83">
        <w:t>most commonly designated</w:t>
      </w:r>
      <w:proofErr w:type="gramEnd"/>
      <w:r w:rsidR="00636B83">
        <w:t xml:space="preserve"> crop for new ELCs during the study period (4.9% of new ELCs, </w:t>
      </w:r>
      <w:r w:rsidR="00636B83" w:rsidRPr="00636B83">
        <w:rPr>
          <w:highlight w:val="yellow"/>
        </w:rPr>
        <w:t xml:space="preserve">Table </w:t>
      </w:r>
      <w:proofErr w:type="spellStart"/>
      <w:r w:rsidR="00636B83" w:rsidRPr="00636B83">
        <w:rPr>
          <w:highlight w:val="yellow"/>
        </w:rPr>
        <w:t>Sx</w:t>
      </w:r>
      <w:proofErr w:type="spellEnd"/>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795EDEB6" w:rsidR="007B6A95" w:rsidRDefault="00AE36D9">
      <w:r>
        <w:t xml:space="preserve">Initial within-set model selection </w:t>
      </w:r>
      <w:r w:rsidR="00313324">
        <w:t>resulted in a final candidate set with 10 models and 13 unique variables (</w:t>
      </w:r>
      <w:r w:rsidR="00313324" w:rsidRPr="00313324">
        <w:rPr>
          <w:highlight w:val="yellow"/>
        </w:rPr>
        <w:t xml:space="preserve">Table </w:t>
      </w:r>
      <w:proofErr w:type="spellStart"/>
      <w:r w:rsidR="00313324" w:rsidRPr="00313324">
        <w:rPr>
          <w:highlight w:val="yellow"/>
        </w:rPr>
        <w:t>Sx</w:t>
      </w:r>
      <w:proofErr w:type="spellEnd"/>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 xml:space="preserve">Table </w:t>
      </w:r>
      <w:proofErr w:type="spellStart"/>
      <w:r w:rsidR="0017629D" w:rsidRPr="0017629D">
        <w:rPr>
          <w:highlight w:val="yellow"/>
        </w:rPr>
        <w:t>Sx</w:t>
      </w:r>
      <w:proofErr w:type="spellEnd"/>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w:t>
      </w:r>
      <w:proofErr w:type="gramStart"/>
      <w:r w:rsidR="00C17101">
        <w:t>the majority of</w:t>
      </w:r>
      <w:proofErr w:type="gramEnd"/>
      <w:r w:rsidR="00C17101">
        <w:t xml:space="preserve">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w:t>
      </w:r>
      <w:r w:rsidR="005B6361">
        <w:lastRenderedPageBreak/>
        <w:t xml:space="preserve">communes with protected areas are predicted to have higher forest cover than those without (Table 4).  </w:t>
      </w:r>
    </w:p>
    <w:p w14:paraId="5A89D1D5" w14:textId="77777777"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4). </w:t>
      </w:r>
      <w:r w:rsidR="00064B72">
        <w:t xml:space="preserve">This between-group variance results in the model being unsuitable for generalised (i.e., ‘global’) predictions (Figure 4). Intercept and slope </w:t>
      </w:r>
      <w:proofErr w:type="gramStart"/>
      <w:r w:rsidR="00064B72">
        <w:t>estimates</w:t>
      </w:r>
      <w:proofErr w:type="gramEnd"/>
      <w:r w:rsidR="00064B72">
        <w:t xml:space="preserve"> between communes, even within the same province, varied hugely (Figure 5),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proofErr w:type="spellStart"/>
      <w:r w:rsidR="00064B72" w:rsidRPr="00064B72">
        <w:rPr>
          <w:highlight w:val="yellow"/>
        </w:rPr>
        <w:t>Sx</w:t>
      </w:r>
      <w:proofErr w:type="spellEnd"/>
      <w:r w:rsidR="00064B72">
        <w:t xml:space="preserve">). Furthermore, the model residuals displayed heteroskedasticity, with the model </w:t>
      </w:r>
      <w:r w:rsidR="003F085E">
        <w:t xml:space="preserve">predicting particularly poorly for lower values of the response (Figure </w:t>
      </w:r>
      <w:proofErr w:type="spellStart"/>
      <w:r w:rsidR="003F085E" w:rsidRPr="003F085E">
        <w:rPr>
          <w:highlight w:val="yellow"/>
        </w:rPr>
        <w:t>Sx</w:t>
      </w:r>
      <w:proofErr w:type="spellEnd"/>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1B477A03" w14:textId="77777777" w:rsidR="00A31B5B" w:rsidRDefault="00A31B5B">
      <w:pPr>
        <w:rPr>
          <w:i/>
          <w:iCs/>
        </w:rPr>
      </w:pPr>
      <w:r>
        <w:rPr>
          <w:i/>
          <w:iCs/>
        </w:rPr>
        <w:t>Province-level model</w:t>
      </w:r>
    </w:p>
    <w:p w14:paraId="084918D0" w14:textId="113F3E18" w:rsidR="00064B72"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FF3EB5">
        <w:rPr>
          <w:highlight w:val="yellow"/>
        </w:rPr>
        <w:t xml:space="preserve">Table </w:t>
      </w:r>
      <w:proofErr w:type="spellStart"/>
      <w:r w:rsidR="00FF3EB5" w:rsidRPr="00FF3EB5">
        <w:rPr>
          <w:highlight w:val="yellow"/>
        </w:rPr>
        <w:t>Sx</w:t>
      </w:r>
      <w:proofErr w:type="spellEnd"/>
      <w:r w:rsidR="00FF3EB5">
        <w:t>).</w:t>
      </w:r>
      <w:r w:rsidR="007440A9">
        <w:t xml:space="preserve"> </w:t>
      </w:r>
      <w:r w:rsidR="00FF3EB5">
        <w:t xml:space="preserve">Model m5 had some support (delta AIC = 5, </w:t>
      </w:r>
      <w:r w:rsidR="00FF3EB5" w:rsidRPr="00FF3EB5">
        <w:rPr>
          <w:highlight w:val="yellow"/>
        </w:rPr>
        <w:t xml:space="preserve">Table </w:t>
      </w:r>
      <w:proofErr w:type="spellStart"/>
      <w:r w:rsidR="00FF3EB5" w:rsidRPr="00FF3EB5">
        <w:rPr>
          <w:highlight w:val="yellow"/>
        </w:rPr>
        <w:t>Sx</w:t>
      </w:r>
      <w:proofErr w:type="spellEnd"/>
      <w:r w:rsidR="00FF3EB5">
        <w:t xml:space="preserve">) but was a simpler version of m8 and therefore inferences were drawn from m8 alone. </w:t>
      </w:r>
      <w:r w:rsidR="00DB45C8">
        <w:t xml:space="preserve">The random effects term with the highest variance was Province (1.18 [SD = 1.08], which constituted </w:t>
      </w:r>
      <w:r w:rsidR="00DB45C8" w:rsidRPr="00DB45C8">
        <w:rPr>
          <w:highlight w:val="yellow"/>
        </w:rPr>
        <w:t>XX%</w:t>
      </w:r>
      <w:r w:rsidR="00DB45C8">
        <w:t xml:space="preserve"> of the total random effects variance), followed by year (0.006 [SD = 0.077], which was </w:t>
      </w:r>
      <w:r w:rsidR="00DB45C8" w:rsidRPr="00DB45C8">
        <w:rPr>
          <w:highlight w:val="yellow"/>
        </w:rPr>
        <w:t>XX%</w:t>
      </w:r>
      <w:r w:rsidR="00DB45C8">
        <w:t xml:space="preserve"> of the total random effects variance). </w:t>
      </w:r>
      <w:r w:rsidR="00DB45C8" w:rsidRPr="00DB45C8">
        <w:rPr>
          <w:highlight w:val="yellow"/>
        </w:rPr>
        <w:t>Sentence about the marginal and conditional R2</w:t>
      </w:r>
      <w:r w:rsidR="00DB45C8">
        <w:t xml:space="preserve">.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very weak (Figures 6 &amp; 7). For example, the difference in the predicted number of forest pixels between a province with </w:t>
      </w:r>
      <w:r w:rsidR="005A6A9C">
        <w:t xml:space="preserve">a low proportion of males in school and a province with a high proportion (with all other variables set to low), is </w:t>
      </w:r>
      <w:r w:rsidR="005A6A9C" w:rsidRPr="005A6A9C">
        <w:rPr>
          <w:highlight w:val="yellow"/>
        </w:rPr>
        <w:t>XX</w:t>
      </w:r>
      <w:r w:rsidR="005A6A9C">
        <w:t xml:space="preserve">. The difference in the number of predicted forest pixels between a province with low median distances to schools and a province with high median distances (with all other variables set to low), is </w:t>
      </w:r>
      <w:r w:rsidR="005A6A9C" w:rsidRPr="005A6A9C">
        <w:rPr>
          <w:highlight w:val="yellow"/>
        </w:rPr>
        <w:t>XX</w:t>
      </w:r>
      <w:r w:rsidR="005A6A9C">
        <w:t>.</w:t>
      </w:r>
      <w:r w:rsidR="00CC2103">
        <w:t xml:space="preserve"> </w:t>
      </w:r>
      <w:r w:rsidR="005A6A9C">
        <w:t xml:space="preserve">Presence of PAs had the largest effect on predicted forest pixels. The number of forest pixels predicted for a province with PA presence is </w:t>
      </w:r>
      <w:r w:rsidR="005A6A9C" w:rsidRPr="005A6A9C">
        <w:rPr>
          <w:highlight w:val="yellow"/>
        </w:rPr>
        <w:t>XX</w:t>
      </w:r>
      <w:r w:rsidR="005A6A9C">
        <w:t xml:space="preserve"> higher than for a province with no PA presence. The size of the effects in the top model, particularly for the two socioeconomic predictors (proportion of males in school, and distance to school), suggest that these variables have very little power to predict forest cover at the provincial level in Cambodia. </w:t>
      </w:r>
    </w:p>
    <w:p w14:paraId="423DC7B4" w14:textId="7E86D758" w:rsidR="00F57D77" w:rsidRDefault="00F57D77">
      <w:r>
        <w:rPr>
          <w:b/>
          <w:bCs/>
          <w:i/>
          <w:iCs/>
        </w:rPr>
        <w:t>Cluster analysis</w:t>
      </w:r>
    </w:p>
    <w:p w14:paraId="1600566A" w14:textId="043E9587" w:rsidR="00F57D77" w:rsidRPr="00F57D77" w:rsidRDefault="00763869">
      <w:r>
        <w:t>The UPGMA clustering had the highest cophenetic correlation (0.79) and the lowest Gower distance (254.14) and was therefore selected.</w:t>
      </w:r>
      <w:r w:rsidR="00F258E7">
        <w:t xml:space="preserve"> The matrix correlation statistic suggested that</w:t>
      </w:r>
      <w:r w:rsidR="00824324">
        <w:t xml:space="preserve"> 4 clusters was optimal, but that</w:t>
      </w:r>
      <w:r w:rsidR="00F258E7">
        <w:t xml:space="preserve"> </w:t>
      </w:r>
      <w:r w:rsidR="00824324">
        <w:t xml:space="preserve">between 3 and 7 clusters had very similar support. When divided by 4 clusters, there was a large group (16) of provinces that fell into a single cluster, and so 5 clusters were chosen to add further nuance (Figure 8).  </w:t>
      </w:r>
    </w:p>
    <w:p w14:paraId="4792D850" w14:textId="78B174EE" w:rsidR="00DC5403" w:rsidRPr="007B6A95" w:rsidRDefault="00064B72">
      <w:r>
        <w:lastRenderedPageBreak/>
        <w:t xml:space="preserve">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0C2C0707" w:rsidR="00A2432B" w:rsidRPr="00A2432B" w:rsidRDefault="00A2432B">
      <w:pPr>
        <w:rPr>
          <w:b/>
          <w:bCs/>
          <w:sz w:val="20"/>
          <w:szCs w:val="20"/>
        </w:rPr>
      </w:pPr>
      <w:r w:rsidRPr="00A2432B">
        <w:rPr>
          <w:b/>
          <w:bCs/>
          <w:sz w:val="20"/>
          <w:szCs w:val="20"/>
        </w:rPr>
        <w:lastRenderedPageBreak/>
        <w:t>Table 4. Model outputs</w:t>
      </w:r>
      <w:r w:rsidR="004B5D31">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4A38D94E" w:rsidR="00A66892" w:rsidRPr="00A2432B" w:rsidRDefault="005B6361"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71031F5B"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commentRangeStart w:id="1"/>
      <w:r w:rsidRPr="00591618">
        <w:rPr>
          <w:b/>
          <w:bCs/>
          <w:sz w:val="20"/>
          <w:szCs w:val="20"/>
        </w:rPr>
        <w:t>Figure 4</w:t>
      </w:r>
      <w:commentRangeEnd w:id="1"/>
      <w:r w:rsidR="00F10EA9">
        <w:rPr>
          <w:rStyle w:val="CommentReference"/>
        </w:rPr>
        <w:commentReference w:id="1"/>
      </w:r>
      <w:r w:rsidRPr="00591618">
        <w:rPr>
          <w:b/>
          <w:bCs/>
          <w:sz w:val="20"/>
          <w:szCs w:val="20"/>
        </w:rPr>
        <w:t>.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4091FB71" w14:textId="6FFB1F40" w:rsidR="00C94B5D" w:rsidRDefault="00C94B5D"/>
    <w:p w14:paraId="0FEAD7D5" w14:textId="3F66CA57" w:rsidR="00824324" w:rsidRDefault="00824324"/>
    <w:p w14:paraId="656D3BC7" w14:textId="2A9B28C5" w:rsidR="00824324" w:rsidRDefault="00824324"/>
    <w:p w14:paraId="1D77E17D" w14:textId="1B123CAC" w:rsidR="00824324" w:rsidRDefault="00824324"/>
    <w:p w14:paraId="25AE582B" w14:textId="2C79409D" w:rsidR="00824324" w:rsidRDefault="00824324"/>
    <w:p w14:paraId="42B09C74" w14:textId="0C6EEAAE" w:rsidR="00824324" w:rsidRDefault="00824324"/>
    <w:p w14:paraId="162DD534" w14:textId="7758E402" w:rsidR="00824324" w:rsidRDefault="00824324"/>
    <w:p w14:paraId="283022CE" w14:textId="50458499" w:rsidR="00824324" w:rsidRDefault="00824324">
      <w:r>
        <w:rPr>
          <w:noProof/>
        </w:rPr>
        <w:lastRenderedPageBreak/>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8BA1354" w:rsidR="00824324" w:rsidRPr="008850DC" w:rsidRDefault="00824324" w:rsidP="00824324">
      <w:pPr>
        <w:rPr>
          <w:b/>
          <w:bCs/>
          <w:sz w:val="20"/>
          <w:szCs w:val="20"/>
        </w:rPr>
      </w:pPr>
      <w:r w:rsidRPr="008850DC">
        <w:rPr>
          <w:b/>
          <w:bCs/>
          <w:sz w:val="20"/>
          <w:szCs w:val="20"/>
        </w:rPr>
        <w:t>Figure 8. Cambodian provinces clustered based on</w:t>
      </w:r>
      <w:r w:rsidR="008850DC" w:rsidRPr="008850DC">
        <w:rPr>
          <w:b/>
          <w:bCs/>
          <w:sz w:val="20"/>
          <w:szCs w:val="20"/>
        </w:rPr>
        <w:t xml:space="preserve"> socioeconomics. Data were averaged across the study period 2007 – 2012. Variables included were total population, </w:t>
      </w:r>
      <w:r w:rsidR="008850DC" w:rsidRPr="008850DC">
        <w:rPr>
          <w:b/>
          <w:bCs/>
          <w:sz w:val="20"/>
          <w:szCs w:val="20"/>
        </w:rPr>
        <w:t>population density</w:t>
      </w:r>
      <w:r w:rsidR="008850DC" w:rsidRPr="008850DC">
        <w:rPr>
          <w:b/>
          <w:bCs/>
          <w:sz w:val="20"/>
          <w:szCs w:val="20"/>
        </w:rPr>
        <w:t>,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54EB64C7" w:rsidR="00662931" w:rsidRDefault="00662931" w:rsidP="00824324"/>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5ECA8376" w14:textId="1A2221A8" w:rsidR="00662931" w:rsidRDefault="00662931" w:rsidP="00824324"/>
    <w:p w14:paraId="2A71F111" w14:textId="7039D424" w:rsidR="00662931" w:rsidRDefault="00662931" w:rsidP="00824324"/>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D6F3D87" w14:textId="6F984898" w:rsidR="00662931" w:rsidRDefault="00662931" w:rsidP="00824324"/>
    <w:p w14:paraId="4025E648" w14:textId="090023C3" w:rsidR="00662931" w:rsidRDefault="00662931" w:rsidP="00824324"/>
    <w:p w14:paraId="6568ADE1" w14:textId="7BE379DC" w:rsidR="00662931" w:rsidRDefault="00662931" w:rsidP="00824324"/>
    <w:p w14:paraId="60C6E70E" w14:textId="499AE0EC" w:rsidR="00662931" w:rsidRDefault="00662931" w:rsidP="00824324"/>
    <w:p w14:paraId="55B39998" w14:textId="66185095" w:rsidR="00662931" w:rsidRDefault="00662931" w:rsidP="00824324"/>
    <w:p w14:paraId="4DD84157" w14:textId="7C4F7EF1" w:rsidR="00662931" w:rsidRDefault="00662931" w:rsidP="00824324"/>
    <w:p w14:paraId="10C5E9AD" w14:textId="13A24AB9" w:rsidR="00662931" w:rsidRDefault="00662931" w:rsidP="00824324"/>
    <w:p w14:paraId="54194983" w14:textId="69260A2B" w:rsidR="00662931" w:rsidRDefault="00662931" w:rsidP="00824324"/>
    <w:p w14:paraId="7360FCD1" w14:textId="6ACFDF06" w:rsidR="00662931" w:rsidRDefault="00662931" w:rsidP="00824324"/>
    <w:p w14:paraId="43ABE82F" w14:textId="34F7286B" w:rsidR="00662931" w:rsidRDefault="00662931" w:rsidP="00824324"/>
    <w:p w14:paraId="08D66671" w14:textId="2424C12A"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inline distT="0" distB="0" distL="0" distR="0" wp14:anchorId="0D8675B7" wp14:editId="13C7CF42">
            <wp:extent cx="6298279" cy="4198620"/>
            <wp:effectExtent l="0" t="0" r="762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02117" cy="4201179"/>
                    </a:xfrm>
                    <a:prstGeom prst="rect">
                      <a:avLst/>
                    </a:prstGeom>
                    <a:noFill/>
                    <a:ln>
                      <a:noFill/>
                    </a:ln>
                  </pic:spPr>
                </pic:pic>
              </a:graphicData>
            </a:graphic>
          </wp:inline>
        </w:drawing>
      </w:r>
    </w:p>
    <w:p w14:paraId="4968F633" w14:textId="5AB9E85B" w:rsidR="008B423F" w:rsidRDefault="008B423F" w:rsidP="008B423F">
      <w:pPr>
        <w:rPr>
          <w:noProof/>
        </w:rPr>
      </w:pPr>
    </w:p>
    <w:p w14:paraId="2913BF21" w14:textId="7598272F" w:rsidR="008B423F" w:rsidRPr="008B423F" w:rsidRDefault="008B423F" w:rsidP="008B423F">
      <w:pPr>
        <w:tabs>
          <w:tab w:val="left" w:pos="936"/>
        </w:tabs>
      </w:pPr>
      <w:r>
        <w:tab/>
      </w:r>
    </w:p>
    <w:sectPr w:rsidR="008B423F" w:rsidRPr="008B423F"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633A83AD"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w:t>
      </w:r>
      <w:proofErr w:type="gramStart"/>
      <w:r>
        <w:t>I’m</w:t>
      </w:r>
      <w:proofErr w:type="gramEnd"/>
      <w:r>
        <w:t xml:space="preserve"> a bit confused….</w:t>
      </w:r>
    </w:p>
  </w:comment>
  <w:comment w:id="1" w:author="Matthew Nuttall" w:date="2021-07-09T14:35:00Z" w:initials="MN">
    <w:p w14:paraId="000E1CE7" w14:textId="3E8CEDA0" w:rsidR="00F10EA9" w:rsidRDefault="00F10EA9">
      <w:pPr>
        <w:pStyle w:val="CommentText"/>
      </w:pPr>
      <w:r>
        <w:rPr>
          <w:rStyle w:val="CommentReference"/>
        </w:rPr>
        <w:annotationRef/>
      </w:r>
      <w:r>
        <w:t>Need to check/change y axis labels (</w:t>
      </w:r>
      <w:proofErr w:type="gramStart"/>
      <w:r>
        <w:t>can’t</w:t>
      </w:r>
      <w:proofErr w:type="gramEnd"/>
      <w:r>
        <w:t xml:space="preserve">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000E1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92DD44" w16cex:dateUtc="2021-07-09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000E1CE7" w16cid:durableId="2492D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64B72"/>
    <w:rsid w:val="000D1FD4"/>
    <w:rsid w:val="0012371B"/>
    <w:rsid w:val="00136283"/>
    <w:rsid w:val="001439C5"/>
    <w:rsid w:val="00170512"/>
    <w:rsid w:val="00171E4B"/>
    <w:rsid w:val="0017629D"/>
    <w:rsid w:val="001C1DFD"/>
    <w:rsid w:val="001F291C"/>
    <w:rsid w:val="001F5A52"/>
    <w:rsid w:val="00202E0D"/>
    <w:rsid w:val="0026328A"/>
    <w:rsid w:val="00274974"/>
    <w:rsid w:val="00275B68"/>
    <w:rsid w:val="0030773A"/>
    <w:rsid w:val="00313324"/>
    <w:rsid w:val="003C3771"/>
    <w:rsid w:val="003F085E"/>
    <w:rsid w:val="00471E08"/>
    <w:rsid w:val="00495FED"/>
    <w:rsid w:val="004B5D31"/>
    <w:rsid w:val="004F3410"/>
    <w:rsid w:val="004F4C3A"/>
    <w:rsid w:val="005760C1"/>
    <w:rsid w:val="00582F0A"/>
    <w:rsid w:val="00584060"/>
    <w:rsid w:val="00591618"/>
    <w:rsid w:val="005A672B"/>
    <w:rsid w:val="005A6A9C"/>
    <w:rsid w:val="005B6361"/>
    <w:rsid w:val="00622CC5"/>
    <w:rsid w:val="0063447D"/>
    <w:rsid w:val="00636B83"/>
    <w:rsid w:val="006421F0"/>
    <w:rsid w:val="00644CED"/>
    <w:rsid w:val="00651B5B"/>
    <w:rsid w:val="00662931"/>
    <w:rsid w:val="00694F27"/>
    <w:rsid w:val="007440A9"/>
    <w:rsid w:val="00763869"/>
    <w:rsid w:val="0076544F"/>
    <w:rsid w:val="007B6A95"/>
    <w:rsid w:val="007D0709"/>
    <w:rsid w:val="00824324"/>
    <w:rsid w:val="00841E81"/>
    <w:rsid w:val="00854536"/>
    <w:rsid w:val="008850DC"/>
    <w:rsid w:val="008B423F"/>
    <w:rsid w:val="008B6ED5"/>
    <w:rsid w:val="008F570F"/>
    <w:rsid w:val="0091672C"/>
    <w:rsid w:val="00920DF9"/>
    <w:rsid w:val="00932796"/>
    <w:rsid w:val="00997F7C"/>
    <w:rsid w:val="00A2432B"/>
    <w:rsid w:val="00A31B5B"/>
    <w:rsid w:val="00A5454C"/>
    <w:rsid w:val="00A61FBD"/>
    <w:rsid w:val="00A63341"/>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94B5D"/>
    <w:rsid w:val="00CC10DE"/>
    <w:rsid w:val="00CC2103"/>
    <w:rsid w:val="00D05083"/>
    <w:rsid w:val="00D11DD0"/>
    <w:rsid w:val="00D20D94"/>
    <w:rsid w:val="00D913D7"/>
    <w:rsid w:val="00DB45C8"/>
    <w:rsid w:val="00DC5403"/>
    <w:rsid w:val="00DD4363"/>
    <w:rsid w:val="00E5139C"/>
    <w:rsid w:val="00E92ACF"/>
    <w:rsid w:val="00EC6C01"/>
    <w:rsid w:val="00F10EA9"/>
    <w:rsid w:val="00F23FAA"/>
    <w:rsid w:val="00F258E7"/>
    <w:rsid w:val="00F35D3B"/>
    <w:rsid w:val="00F57D77"/>
    <w:rsid w:val="00F77CC7"/>
    <w:rsid w:val="00FF3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1</TotalTime>
  <Pages>18</Pages>
  <Words>3922</Words>
  <Characters>2235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4</cp:revision>
  <dcterms:created xsi:type="dcterms:W3CDTF">2021-04-29T16:16:00Z</dcterms:created>
  <dcterms:modified xsi:type="dcterms:W3CDTF">2021-07-2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